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F63080">
      <w:pPr>
        <w:spacing w:line="480" w:lineRule="auto"/>
        <w:rPr>
          <w:b/>
          <w:lang w:val="en-CA"/>
        </w:rPr>
      </w:pPr>
      <w:r w:rsidRPr="00C72483">
        <w:rPr>
          <w:b/>
          <w:lang w:val="en-CA"/>
        </w:rPr>
        <w:t xml:space="preserve">Simulation Paper Outline: The Evolution </w:t>
      </w:r>
      <w:proofErr w:type="gramStart"/>
      <w:r w:rsidRPr="00C72483">
        <w:rPr>
          <w:b/>
          <w:lang w:val="en-CA"/>
        </w:rPr>
        <w:t>Of</w:t>
      </w:r>
      <w:proofErr w:type="gramEnd"/>
      <w:r w:rsidRPr="00C72483">
        <w:rPr>
          <w:b/>
          <w:lang w:val="en-CA"/>
        </w:rPr>
        <w:t xml:space="preserve">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F2596E" w:rsidRDefault="00611A31" w:rsidP="00F2596E">
      <w:pPr>
        <w:spacing w:line="480" w:lineRule="auto"/>
        <w:rPr>
          <w:lang w:val="en-CA"/>
        </w:rPr>
      </w:pPr>
      <w:r>
        <w:rPr>
          <w:lang w:val="en-CA"/>
        </w:rPr>
        <w:t>Using an individual-based and genetically explicit model we explore the</w:t>
      </w:r>
      <w:r w:rsidR="00F2596E">
        <w:rPr>
          <w:lang w:val="en-CA"/>
        </w:rPr>
        <w:t xml:space="preserve"> co-evolution</w:t>
      </w:r>
      <w:r>
        <w:rPr>
          <w:lang w:val="en-CA"/>
        </w:rPr>
        <w:t xml:space="preserve"> of </w:t>
      </w:r>
      <w:r w:rsidR="00F2596E">
        <w:rPr>
          <w:lang w:val="en-CA"/>
        </w:rPr>
        <w:t xml:space="preserve">cooperation </w:t>
      </w:r>
      <w:r w:rsidR="00C06F49">
        <w:rPr>
          <w:lang w:val="en-CA"/>
        </w:rPr>
        <w:t>coupled with</w:t>
      </w:r>
      <w:r w:rsidR="00F2596E">
        <w:rPr>
          <w:lang w:val="en-CA"/>
        </w:rPr>
        <w:t xml:space="preserve"> </w:t>
      </w:r>
      <w:r>
        <w:rPr>
          <w:lang w:val="en-CA"/>
        </w:rPr>
        <w:t>kin</w:t>
      </w:r>
      <w:r w:rsidR="00CC04AA">
        <w:rPr>
          <w:lang w:val="en-CA"/>
        </w:rPr>
        <w:t xml:space="preserve"> preference</w:t>
      </w:r>
      <w:r w:rsidR="00F2596E">
        <w:rPr>
          <w:lang w:val="en-CA"/>
        </w:rPr>
        <w:t>, and hence kin composition of social groups.  We find that the parameter that has the larges</w:t>
      </w:r>
      <w:r w:rsidR="00992DFD">
        <w:rPr>
          <w:lang w:val="en-CA"/>
        </w:rPr>
        <w:t>t effect on the kin composition of social groups is the fecundity of the species. Intrinsic growth rate explains close to 90% of the variance observed.  The group carrying capacity only had a minor influence on the level of kin preference that evolves</w:t>
      </w:r>
      <w:r w:rsidR="00F2596E" w:rsidRPr="00F2596E">
        <w:rPr>
          <w:lang w:val="en-CA"/>
        </w:rPr>
        <w:t xml:space="preserve"> </w:t>
      </w:r>
      <w:r w:rsidR="00992DFD">
        <w:rPr>
          <w:lang w:val="en-CA"/>
        </w:rPr>
        <w:t>e</w:t>
      </w:r>
      <w:r w:rsidR="00C06F49">
        <w:rPr>
          <w:lang w:val="en-CA"/>
        </w:rPr>
        <w:t xml:space="preserve">xcept if the fecundity is low, </w:t>
      </w:r>
      <w:r w:rsidR="00992DFD">
        <w:rPr>
          <w:lang w:val="en-CA"/>
        </w:rPr>
        <w:t>the carrying capacity very high and the cost of cooperation high</w:t>
      </w:r>
      <w:r w:rsidR="00C06F49">
        <w:rPr>
          <w:lang w:val="en-CA"/>
        </w:rPr>
        <w:t>. In this</w:t>
      </w:r>
      <w:r w:rsidR="00992DFD">
        <w:rPr>
          <w:lang w:val="en-CA"/>
        </w:rPr>
        <w:t xml:space="preserve"> case high levels of cooperation did not evolve and kin preference </w:t>
      </w:r>
      <w:r w:rsidR="00C06F49">
        <w:rPr>
          <w:lang w:val="en-CA"/>
        </w:rPr>
        <w:t>remained</w:t>
      </w:r>
      <w:r w:rsidR="00992DFD">
        <w:rPr>
          <w:lang w:val="en-CA"/>
        </w:rPr>
        <w:t xml:space="preserve"> low. </w:t>
      </w:r>
    </w:p>
    <w:p w:rsidR="00BC7068" w:rsidRDefault="00BC7068" w:rsidP="00F2596E">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 xml:space="preserve">to have greater fitness than individuals living solitarily or </w:t>
      </w:r>
      <w:r w:rsidR="00895435">
        <w:rPr>
          <w:lang w:val="en-CA"/>
        </w:rPr>
        <w:lastRenderedPageBreak/>
        <w:t>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7E0C8B" w:rsidRDefault="001359D8" w:rsidP="002A3A3E">
      <w:pPr>
        <w:spacing w:line="480" w:lineRule="auto"/>
        <w:rPr>
          <w:lang w:val="en-CA"/>
        </w:rPr>
      </w:pPr>
      <w:r>
        <w:rPr>
          <w:lang w:val="en-CA"/>
        </w:rPr>
        <w:lastRenderedPageBreak/>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C7230A" w:rsidRDefault="00C7230A"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5B328D"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lastRenderedPageBreak/>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C7230A">
        <w:rPr>
          <w:rFonts w:cs="CMR10"/>
        </w:rPr>
        <w:t>fore the group formation phase</w:t>
      </w:r>
      <w:r w:rsidR="006D3C3B">
        <w:rPr>
          <w:rFonts w:cs="CMR10"/>
        </w:rPr>
        <w:t>.</w:t>
      </w:r>
      <w:r>
        <w:rPr>
          <w:rFonts w:cs="CMR10"/>
        </w:rPr>
        <w:t xml:space="preserve">  However this model is not appropriate for organisms characterised by inbred social groups such as naked mole rats </w:t>
      </w:r>
      <w:r w:rsidR="005B328D">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B328D">
        <w:rPr>
          <w:rFonts w:cs="CMR10"/>
        </w:rPr>
        <w:fldChar w:fldCharType="separate"/>
      </w:r>
      <w:r w:rsidRPr="00804B52">
        <w:rPr>
          <w:rFonts w:ascii="Calibri" w:hAnsi="Calibri"/>
        </w:rPr>
        <w:t>(Faulkes et al. 1997; Burland et al. 2002)</w:t>
      </w:r>
      <w:r w:rsidR="005B328D">
        <w:rPr>
          <w:rFonts w:cs="CMR10"/>
        </w:rPr>
        <w:fldChar w:fldCharType="end"/>
      </w:r>
      <w:r>
        <w:rPr>
          <w:rFonts w:cs="CMR10"/>
        </w:rPr>
        <w:t xml:space="preserve"> or social spiders </w:t>
      </w:r>
      <w:r w:rsidR="005B328D">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B328D">
        <w:rPr>
          <w:rFonts w:cs="CMR10"/>
        </w:rPr>
        <w:fldChar w:fldCharType="separate"/>
      </w:r>
      <w:r w:rsidRPr="00804B52">
        <w:rPr>
          <w:rFonts w:ascii="Calibri" w:hAnsi="Calibri"/>
        </w:rPr>
        <w:t>(Aviles 1997)</w:t>
      </w:r>
      <w:r w:rsidR="005B328D">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r w:rsidR="000F1F6C">
        <w:rPr>
          <w:rFonts w:cs="CMR10"/>
        </w:rPr>
        <w:t xml:space="preserve"> at random</w:t>
      </w:r>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 xml:space="preserve">n any </w:t>
      </w:r>
      <w:r w:rsidR="00C06F49">
        <w:rPr>
          <w:rFonts w:cs="CMR10"/>
        </w:rPr>
        <w:t xml:space="preserve">of the </w:t>
      </w:r>
      <w:r w:rsidR="003871B8">
        <w:rPr>
          <w:rFonts w:cs="CMR10"/>
        </w:rPr>
        <w:t>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r w:rsidR="000F1F6C">
        <w:rPr>
          <w:rFonts w:cs="CMR10"/>
        </w:rPr>
        <w:t xml:space="preserve"> Note that since individuals are chosen at ra</w:t>
      </w:r>
      <w:r w:rsidR="00C469A7">
        <w:rPr>
          <w:rFonts w:cs="CMR10"/>
        </w:rPr>
        <w:t>n</w:t>
      </w:r>
      <w:r w:rsidR="000F1F6C">
        <w:rPr>
          <w:rFonts w:cs="CMR10"/>
        </w:rPr>
        <w:t>dom to join groups, this procedure does not bias selection.</w:t>
      </w:r>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5B328D"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bookmarkStart w:id="3" w:name="_GoBack"/>
      <w:bookmarkEnd w:id="3"/>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4"/>
      <w:proofErr w:type="spellStart"/>
      <w:r>
        <w:rPr>
          <w:rFonts w:eastAsiaTheme="minorEastAsia" w:cs="CMR10"/>
        </w:rPr>
        <w:t>i</w:t>
      </w:r>
      <w:commentRangeEnd w:id="4"/>
      <w:proofErr w:type="spellEnd"/>
      <w:r w:rsidR="000F1F6C">
        <w:rPr>
          <w:rStyle w:val="CommentReference"/>
        </w:rPr>
        <w:commentReference w:id="4"/>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noProof/>
          <w:lang w:eastAsia="en-GB"/>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w:t>
      </w:r>
      <w:r w:rsidR="00D35113">
        <w:rPr>
          <w:rFonts w:cs="CMR10"/>
        </w:rPr>
        <w:t>tted</w:t>
      </w:r>
      <w:r w:rsidRPr="00C23D81">
        <w:rPr>
          <w:rFonts w:cs="CMR10"/>
        </w:rPr>
        <w:t xml:space="preserve">. For </w:t>
      </w:r>
      <w:r w:rsidR="00C469A7">
        <w:rPr>
          <w:rFonts w:cs="CMMI10"/>
          <w:i/>
        </w:rPr>
        <w:t>m</w:t>
      </w:r>
      <w:r w:rsidR="00C469A7" w:rsidRPr="004F535B">
        <w:rPr>
          <w:rFonts w:cs="CMMI10"/>
          <w:i/>
        </w:rPr>
        <w:t xml:space="preserve"> </w:t>
      </w:r>
      <w:r w:rsidRPr="00C23D81">
        <w:rPr>
          <w:rFonts w:cs="CMR10"/>
        </w:rPr>
        <w:t xml:space="preserve">= </w:t>
      </w:r>
      <w:r w:rsidRPr="00C23D81">
        <w:rPr>
          <w:rFonts w:cs="CMR10"/>
        </w:rPr>
        <w:t>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p>
    <w:p w:rsidR="00C94C9D" w:rsidRDefault="00C94C9D" w:rsidP="001F1E45">
      <w:pPr>
        <w:autoSpaceDE w:val="0"/>
        <w:autoSpaceDN w:val="0"/>
        <w:adjustRightInd w:val="0"/>
        <w:spacing w:after="0" w:line="480" w:lineRule="auto"/>
        <w:rPr>
          <w:rFonts w:cs="CMR10"/>
        </w:rPr>
      </w:pPr>
      <w:r>
        <w:rPr>
          <w:rFonts w:cs="CMR10"/>
          <w:noProof/>
          <w:lang w:eastAsia="en-GB"/>
        </w:rPr>
        <w:drawing>
          <wp:inline distT="0" distB="0" distL="0" distR="0">
            <wp:extent cx="4378237" cy="4276725"/>
            <wp:effectExtent l="19050" t="0" r="3263"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
                    <a:srcRect/>
                    <a:stretch>
                      <a:fillRect/>
                    </a:stretch>
                  </pic:blipFill>
                  <pic:spPr bwMode="auto">
                    <a:xfrm>
                      <a:off x="0" y="0"/>
                      <a:ext cx="4378237" cy="4276725"/>
                    </a:xfrm>
                    <a:prstGeom prst="rect">
                      <a:avLst/>
                    </a:prstGeom>
                    <a:noFill/>
                    <a:ln w="9525">
                      <a:noFill/>
                      <a:miter lim="800000"/>
                      <a:headEnd/>
                      <a:tailEnd/>
                    </a:ln>
                  </pic:spPr>
                </pic:pic>
              </a:graphicData>
            </a:graphic>
          </wp:inline>
        </w:drawing>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r w:rsidR="00F31F4F">
        <w:t xml:space="preserve"> to ensure that the simulations had reached equilibrium</w:t>
      </w:r>
      <w:r>
        <w: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w:t>
      </w:r>
      <w:r w:rsidR="00831B29">
        <w:rPr>
          <w:lang w:val="en-CA"/>
        </w:rPr>
        <w:t xml:space="preserve"> and therefore relatedness</w:t>
      </w:r>
      <w:proofErr w:type="gramStart"/>
      <w:r w:rsidR="00831B29">
        <w:rPr>
          <w:lang w:val="en-CA"/>
        </w:rPr>
        <w:t xml:space="preserve">, </w:t>
      </w:r>
      <w:r>
        <w:rPr>
          <w:lang w:val="en-CA"/>
        </w:rPr>
        <w:t xml:space="preserve"> that</w:t>
      </w:r>
      <w:proofErr w:type="gramEnd"/>
      <w:r>
        <w:rPr>
          <w:lang w:val="en-CA"/>
        </w:rPr>
        <w:t xml:space="preserve"> evolves in the system.  As the intrinsic rate of growth increases the level of kin preference increases until a threshold of about </w:t>
      </w:r>
      <w:commentRangeStart w:id="5"/>
      <w:r>
        <w:rPr>
          <w:lang w:val="en-CA"/>
        </w:rPr>
        <w:t>0.9</w:t>
      </w:r>
      <w:commentRangeEnd w:id="5"/>
      <w:r w:rsidR="001B2D21">
        <w:rPr>
          <w:rStyle w:val="CommentReference"/>
        </w:rPr>
        <w:commentReference w:id="5"/>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r w:rsidR="00CF521E">
        <w:rPr>
          <w:lang w:val="en-CA"/>
        </w:rPr>
        <w:t>, the level of kin preference that evolves and the group size.</w:t>
      </w:r>
    </w:p>
    <w:p w:rsidR="005255CA" w:rsidRDefault="00F31F4F" w:rsidP="006D4DAE">
      <w:pPr>
        <w:spacing w:line="480" w:lineRule="auto"/>
        <w:rPr>
          <w:lang w:val="en-CA"/>
        </w:rPr>
      </w:pPr>
      <w:r>
        <w:rPr>
          <w:lang w:val="en-CA"/>
        </w:rPr>
        <w:lastRenderedPageBreak/>
        <w:t>The sizes of groups that form</w:t>
      </w:r>
      <w:r w:rsidR="00E72C88">
        <w:rPr>
          <w:lang w:val="en-CA"/>
        </w:rPr>
        <w:t xml:space="preserve"> depends</w:t>
      </w:r>
      <w:r w:rsidR="00AB551D">
        <w:rPr>
          <w:lang w:val="en-CA"/>
        </w:rPr>
        <w:t xml:space="preserve"> mainly</w:t>
      </w:r>
      <w:r w:rsidR="00E72C88">
        <w:rPr>
          <w:lang w:val="en-CA"/>
        </w:rPr>
        <w:t xml:space="preserve"> on the carrying capacity</w:t>
      </w:r>
      <w:r w:rsidR="00AB551D">
        <w:rPr>
          <w:lang w:val="en-CA"/>
        </w:rPr>
        <w:t>, unless the cost of cooperation is high and r low in which case low levels of cooperation do not evolve and groups remains small</w:t>
      </w:r>
    </w:p>
    <w:p w:rsidR="003926E9" w:rsidRDefault="008E55B8" w:rsidP="006D4DAE">
      <w:pPr>
        <w:spacing w:line="480" w:lineRule="auto"/>
        <w:rPr>
          <w:lang w:val="en-CA"/>
        </w:rPr>
      </w:pPr>
      <w:r w:rsidRPr="00152426">
        <w:rPr>
          <w:highlight w:val="cyan"/>
          <w:lang w:val="en-CA"/>
        </w:rPr>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sidRPr="00CF521E">
        <w:rPr>
          <w:highlight w:val="green"/>
          <w:lang w:val="en-CA"/>
        </w:rPr>
        <w:t xml:space="preserve">Discuss group size </w:t>
      </w:r>
      <w:r w:rsidR="004641DE" w:rsidRPr="00CF521E">
        <w:rPr>
          <w:highlight w:val="green"/>
          <w:lang w:val="en-CA"/>
        </w:rPr>
        <w:t xml:space="preserve">formation </w:t>
      </w:r>
      <w:r w:rsidR="007B28E9" w:rsidRPr="00CF521E">
        <w:rPr>
          <w:highlight w:val="green"/>
          <w:lang w:val="en-CA"/>
        </w:rPr>
        <w:t>third</w:t>
      </w:r>
      <w:r w:rsidRPr="00CF521E">
        <w:rPr>
          <w:highlight w:val="green"/>
          <w:lang w:val="en-CA"/>
        </w:rPr>
        <w:t>, noting that grouping tendencies, per se, are not evolving</w:t>
      </w:r>
      <w:r w:rsidR="002F6415" w:rsidRPr="00CF521E">
        <w:rPr>
          <w:highlight w:val="green"/>
          <w:lang w:val="en-CA"/>
        </w:rPr>
        <w:t>, but rather that the size of the groups formed depend</w:t>
      </w:r>
      <w:r w:rsidR="005144DC" w:rsidRPr="00CF521E">
        <w:rPr>
          <w:highlight w:val="green"/>
          <w:lang w:val="en-CA"/>
        </w:rPr>
        <w:t>s</w:t>
      </w:r>
      <w:r w:rsidR="002F6415" w:rsidRPr="00CF521E">
        <w:rPr>
          <w:highlight w:val="green"/>
          <w:lang w:val="en-CA"/>
        </w:rPr>
        <w:t xml:space="preserve"> on the group carrying capacity parameter and the </w:t>
      </w:r>
      <w:r w:rsidR="002F6415" w:rsidRPr="00CF521E">
        <w:rPr>
          <w:highlight w:val="green"/>
          <w:lang w:val="en-CA"/>
        </w:rPr>
        <w:lastRenderedPageBreak/>
        <w:t>evolving levels of cooperative tendencies</w:t>
      </w:r>
      <w:r w:rsidR="004641DE" w:rsidRPr="00CF521E">
        <w:rPr>
          <w:highlight w:val="green"/>
          <w:lang w:val="en-CA"/>
        </w:rPr>
        <w:t xml:space="preserve">, given the equation </w:t>
      </w:r>
      <w:r w:rsidR="005144DC" w:rsidRPr="00CF521E">
        <w:rPr>
          <w:highlight w:val="green"/>
          <w:lang w:val="en-CA"/>
        </w:rPr>
        <w:t>that</w:t>
      </w:r>
      <w:r w:rsidR="004641DE" w:rsidRPr="00CF521E">
        <w:rPr>
          <w:highlight w:val="green"/>
          <w:lang w:val="en-CA"/>
        </w:rPr>
        <w:t xml:space="preserve"> determines group admission probabilities as a function of the optimum and stable group sizes</w:t>
      </w:r>
      <w:r w:rsidRPr="00CF521E">
        <w:rPr>
          <w:highlight w:val="green"/>
          <w:lang w:val="en-CA"/>
        </w:rPr>
        <w:t>.</w:t>
      </w:r>
      <w:r>
        <w:rPr>
          <w:lang w:val="en-CA"/>
        </w:rPr>
        <w:t xml:space="preserve">  </w:t>
      </w:r>
      <w:r w:rsidR="00BD1977">
        <w:rPr>
          <w:lang w:val="en-CA"/>
        </w:rPr>
        <w:t xml:space="preserve">The size of groups formed was primarily affected by the group carrying capacity, 1/c, with 63.3% of the variation attributable to C (table x.)  </w:t>
      </w:r>
      <w:r w:rsidR="00CF521E">
        <w:rPr>
          <w:lang w:val="en-CA"/>
        </w:rPr>
        <w:t xml:space="preserve">It must be noted that the size of groups that form is not due to direct evolution/selection on the size of groups, but due to the evolution of kin preference which in turn affects </w:t>
      </w:r>
      <w:r w:rsidR="00BD1977">
        <w:rPr>
          <w:lang w:val="en-CA"/>
        </w:rPr>
        <w:t xml:space="preserve">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6"/>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7"/>
      <w:r w:rsidR="00BD1977">
        <w:rPr>
          <w:lang w:val="en-CA"/>
        </w:rPr>
        <w:t>group size</w:t>
      </w:r>
      <w:commentRangeEnd w:id="7"/>
      <w:r w:rsidR="00BD1977">
        <w:rPr>
          <w:rStyle w:val="CommentReference"/>
        </w:rPr>
        <w:commentReference w:id="7"/>
      </w:r>
      <w:commentRangeEnd w:id="6"/>
      <w:r w:rsidR="00DA4CC4">
        <w:rPr>
          <w:rStyle w:val="CommentReference"/>
        </w:rPr>
        <w:commentReference w:id="6"/>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AB5AF6">
        <w:rPr>
          <w:lang w:val="en-CA"/>
        </w:rPr>
        <w:t>≥</w:t>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lastRenderedPageBreak/>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lastRenderedPageBreak/>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6308AA" w:rsidRDefault="006308AA" w:rsidP="00BE1656">
      <w:pPr>
        <w:spacing w:line="480" w:lineRule="auto"/>
        <w:rPr>
          <w:rFonts w:ascii="CMR10" w:hAnsi="CMR10" w:cs="CMR10"/>
          <w:b/>
          <w:sz w:val="20"/>
          <w:szCs w:val="20"/>
        </w:rPr>
      </w:pPr>
      <w:r>
        <w:rPr>
          <w:rFonts w:ascii="CMR10" w:hAnsi="CMR10" w:cs="CMR10"/>
          <w:b/>
          <w:sz w:val="20"/>
          <w:szCs w:val="20"/>
        </w:rPr>
        <w:t>INCLUDE: importance of allowing two traits to evolve together</w:t>
      </w:r>
    </w:p>
    <w:p w:rsidR="00AB551D" w:rsidRDefault="00A02F25" w:rsidP="00BE1656">
      <w:pPr>
        <w:spacing w:line="480" w:lineRule="auto"/>
        <w:rPr>
          <w:rFonts w:ascii="Calibri" w:hAnsi="Calibri" w:cs="CMR10"/>
          <w:i/>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 xml:space="preserve">the evolution of costly altruistic </w:t>
      </w:r>
      <w:r w:rsidR="00AB551D">
        <w:rPr>
          <w:rFonts w:ascii="Calibri" w:hAnsi="Calibri" w:cs="CMR10"/>
        </w:rPr>
        <w:t xml:space="preserve">behaviours can be facilitated if social groups restricted themselves to relatives </w:t>
      </w:r>
      <w:r w:rsidR="00CB47DA">
        <w:rPr>
          <w:rFonts w:ascii="Calibri" w:hAnsi="Calibri" w:cs="CMR10"/>
        </w:rPr>
        <w:t>(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w:t>
      </w:r>
      <w:r w:rsidR="00AB551D">
        <w:rPr>
          <w:rFonts w:ascii="Calibri" w:hAnsi="Calibri" w:cs="CMR10"/>
        </w:rPr>
        <w:t>However there must be</w:t>
      </w:r>
      <w:r w:rsidR="00B04A0F">
        <w:rPr>
          <w:rFonts w:ascii="Calibri" w:hAnsi="Calibri" w:cs="CMR10"/>
        </w:rPr>
        <w:t xml:space="preserve"> ecological and demographic factors that</w:t>
      </w:r>
      <w:r w:rsidR="00AB551D">
        <w:rPr>
          <w:rFonts w:ascii="Calibri" w:hAnsi="Calibri" w:cs="CMR10"/>
        </w:rPr>
        <w:t xml:space="preserve"> can</w:t>
      </w:r>
      <w:r w:rsidR="00B04A0F">
        <w:rPr>
          <w:rFonts w:ascii="Calibri" w:hAnsi="Calibri" w:cs="CMR10"/>
        </w:rPr>
        <w:t xml:space="preserve"> prevent groups from being formed of close relatives.  An important, but seldom asked </w:t>
      </w:r>
      <w:r w:rsidR="00992DFD">
        <w:rPr>
          <w:rFonts w:ascii="Calibri" w:hAnsi="Calibri" w:cs="CMR10"/>
        </w:rPr>
        <w:t>question</w:t>
      </w:r>
      <w:r w:rsidR="00B04A0F">
        <w:rPr>
          <w:rFonts w:ascii="Calibri" w:hAnsi="Calibri" w:cs="CMR10"/>
        </w:rPr>
        <w:t xml:space="preserve"> is therefore under what conditions kin preference traits should evolve</w:t>
      </w:r>
      <w:r w:rsidR="008219BE">
        <w:rPr>
          <w:rFonts w:ascii="Calibri" w:hAnsi="Calibri" w:cs="CMR10"/>
        </w:rPr>
        <w:t xml:space="preserve"> and can therefore give us an insight into why the composition of social groups varies across social taxa </w:t>
      </w:r>
      <w:r w:rsidR="005B328D">
        <w:rPr>
          <w:rFonts w:ascii="Calibri" w:hAnsi="Calibri" w:cs="CMR10"/>
        </w:rPr>
        <w:fldChar w:fldCharType="begin"/>
      </w:r>
      <w:r w:rsidR="00494946">
        <w:rPr>
          <w:rFonts w:ascii="Calibri" w:hAnsi="Calibri" w:cs="CMR10"/>
        </w:rPr>
        <w:instrText xml:space="preserve"> ADDIN ZOTERO_ITEM CSL_CITATION {"citationID":"PlJ9AdnX","properties":{"formattedCitation":"(Pamilo et al. 1997; Ross 2001; Clutton-Brock 2002; Beckerman et al. 2011)","plainCitation":"(Pamilo et al. 1997; Ross 2001; Clutton-Brock 2002; Beckerman et al. 2011)"},"citationItems":[{"id":610,"uris":["http://zotero.org/users/701671/items/RKDPTZQW"],"uri":["http://zotero.org/users/701671/items/RKDPTZQW"],"itemData":{"id":610,"type":"article-journal","title":"Molecular Population Genetics of Social Insects","container-title":"Annual Review of Ecology and Systematics","page":"1-25","volume":"28","abstract":"The life of social insects centers around sedentary colonies that can include individuals belonging to different patrilines or matrilines, with a turnover of reproductives. The colony is a scene for both cooperation and conflicts, and the conceptual framework for the evolution of social life and colony organization is provided by the kin selection theory. Variable molecular markers make it possible to dissect kinship within colonies, identifying patrilines and matrilines and estimating genetic relatednesses. Such markers have been used to test hypotheses on social conflicts between queens and workers (split sex ratio hypothesis), among workers (worker policing hypothesis), and among reproductive females (skew hypothesis). The data from several species of ants, bees, and wasps indicate that workers can obtain information on the genetic heterogeneity of their colonies and use that information to manipulate reproductive decisions. The social structure of colonies and the mode of colony founding affect the population-wide dispersal of sexuals. Populations with multi-queen colonial networks have limited dispersal; females stay in their natal colonies, and mating flights can be restricted. As a result, coexisting queens tend to be related to each other, maintaining the genetic integrity of colonies, and populations become spatially differentiated to an extent that can lead even to socially driven speciation.","DOI":"10.2307/2952484","note":"ArticleType: research-article / Full publication date: 1997 / Copyright © 1997 Annual Reviews","journalAbbreviation":"Annual Review of Ecology and Systematics","author":[{"family":"Pamilo","given":"Pekka"},{"family":"Gertsch","given":"Pia"},{"family":"Thoren","given":"Peter"},{"family":"Seppa","given":"Perttu"}],"issued":{"year":1997,"month":1,"day":1},"accessed":{"year":2013,"month":1,"day":28,"season":"23:15:10"},"page-first":"1"}},{"id":612,"uris":["http://zotero.org/users/701671/items/7CTJVM7U"],"uri":["http://zotero.org/users/701671/items/7CTJVM7U"],"itemData":{"id":612,"type":"article-journal","title":"Molecular ecology of social behaviour: analyses of breeding systems and genetic structure","container-title":"Molecular ecology","page":"265-284","volume":"10","issue":"2","abstract":"Molecular genetic studies of group kin composition and local genetic structure in social organisms are becoming increasingly common. A conceptual and mathematical framework that links attributes of the breeding system to group composition and genetic structure is presented here, and recent empirical studies are reviewed in the context of this framework. Breeding system properties, including the number of breeders in a social group, their genetic relatedness, and skew in their parentage, determine group composition and the distribution of genetic variation within and between social units. This group genetic structure in turn influences the opportunities for conflict and cooperation to evolve within groups and for selection to occur among groups or clusters of groups. Thus, molecular studies of social groups provide the starting point for analyses of the selective forces involved in social evolution, as well as for analyses of other fundamental evolutionary problems related to sex allocation, reproductive skew, life history evolution, and the nature of selection in hierarchically structured populations. The framework presented here provides a standard system for interpreting and integrating genetic and natural history data from social organisms for application to a broad range of evolutionary questions.","note":"PMID: 11298944","shortTitle":"Molecular ecology of social behaviour","journalAbbreviation":"Mol. Ecol.","author":[{"family":"Ross","given":"K G"}],"issued":{"year":2001,"month":2},"page-first":"265"}},{"id":614,"uris":["http://zotero.org/users/701671/items/QRW768JE"],"uri":["http://zotero.org/users/701671/items/QRW768JE"],"itemData":{"id":614,"type":"article-journal","title":"Behavioral ecology - Breeding together: Kin selection and mutualism in   cooperative vertebrates","container-title":"Science","page":"69-72","volume":"296","issue":"5565","abstract":"`In cooperatively breeding vertebrates, nonbreeding helpers raise young produced by dominant breeders. Although the evolution of cooperative breeding has often been,attributed primarily to kin selection (whereby individuals gain \"indirect\" benefits to their fitness by assisting collateral relatives), there is increasing evidence that helpers can be unrelated to the young they are raising. Recent studies also suggest that the indirect benefits of cooperative behavior may often have been overestimated while the direct benefits of helping to the helper's own fitness have probably been underestimated. It now seems likely that the evolutionary mechanisms maintaining cooperative breeding are diverse and that, in some species, the direct benefits of helping may be sufficient to maintain cooperative societies. The benefits of cooperation in vertebrate societies may consequently show parallels with those in human societies, where cooperation between unrelated individuals is frequent and social institutions are often maintained by generalized reciprocity.","DOI":"10.1126/science.296.5565.69","shortTitle":"Behavioral ecology - Breeding together","journalAbbreviation":"Science","language":"English","author":[{"family":"Clutton-Brock","given":"T."}],"issued":{"year":2002,"month":4,"day":5},"page-first":"69"}},{"id":616,"uris":["http://zotero.org/users/701671/items/T3NTRDEX"],"uri":["http://zotero.org/users/701671/items/T3NTRDEX"],"itemData":{"id":616,"type":"article-journal","title":"Predation and kin-structured populations: an empirical perspective on the evolution of cooperation","container-title":"Behavioral Ecology","page":"1294-1303","volume":"22","issue":"6","DOI":"10.1093/beheco/arr131","shortTitle":"Predation and kin-structured populations","journalAbbreviation":"Behavioral Ecology","language":"en","author":[{"family":"Beckerman","given":"Andrew P."},{"family":"Sharp","given":"Stuart P."},{"family":"Hatchwell","given":"Ben J."}],"issued":{"year":2011,"month":11,"day":1},"accessed":{"year":2013,"month":1,"day":28,"season":"23:27:43"},"page-first":"1294"}}],"schema":"https://github.com/citation-style-language/schema/raw/master/csl-citation.json"} </w:instrText>
      </w:r>
      <w:r w:rsidR="005B328D">
        <w:rPr>
          <w:rFonts w:ascii="Calibri" w:hAnsi="Calibri" w:cs="CMR10"/>
        </w:rPr>
        <w:fldChar w:fldCharType="separate"/>
      </w:r>
      <w:r w:rsidR="00494946" w:rsidRPr="00494946">
        <w:rPr>
          <w:rFonts w:ascii="Calibri" w:hAnsi="Calibri"/>
        </w:rPr>
        <w:t>(Pamilo et al. 1997; Ross 2001; Clutton-Brock 2002; Beckerman et al. 2011)</w:t>
      </w:r>
      <w:r w:rsidR="005B328D">
        <w:rPr>
          <w:rFonts w:ascii="Calibri" w:hAnsi="Calibri" w:cs="CMR10"/>
        </w:rPr>
        <w:fldChar w:fldCharType="end"/>
      </w:r>
      <w:r w:rsidR="00494946">
        <w:rPr>
          <w:rFonts w:ascii="Calibri" w:hAnsi="Calibri" w:cs="CMR10"/>
        </w:rPr>
        <w:t xml:space="preserve">. This study </w:t>
      </w:r>
      <w:r w:rsidR="00877EC3">
        <w:rPr>
          <w:rFonts w:ascii="Calibri" w:hAnsi="Calibri" w:cs="CMR10"/>
        </w:rPr>
        <w:t>shows</w:t>
      </w:r>
      <w:r w:rsidR="00494946">
        <w:rPr>
          <w:rFonts w:ascii="Calibri" w:hAnsi="Calibri" w:cs="CMR10"/>
        </w:rPr>
        <w:t xml:space="preserve"> that the ecology of a species can indeed influence the degree of cooperation that evolves. </w:t>
      </w:r>
      <w:r w:rsidR="00AB551D">
        <w:rPr>
          <w:rFonts w:ascii="Calibri" w:hAnsi="Calibri" w:cs="CMR10"/>
        </w:rPr>
        <w:t xml:space="preserve">The main finding from this simulation is that </w:t>
      </w:r>
      <w:r w:rsidR="00635F27">
        <w:rPr>
          <w:rFonts w:ascii="Calibri" w:hAnsi="Calibri" w:cs="CMR10"/>
        </w:rPr>
        <w:t>the factor that had the largest effect on the kin cooperation of social groups was intrinsic fecundity of the species. Intriguingly group carrying capacity only had a small influence, except cases where the intrinsic rate of growth was very low and cost of cooperation high.</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CA63FC" w:rsidRDefault="009D417B" w:rsidP="00CA63FC">
      <w:pPr>
        <w:spacing w:line="480" w:lineRule="auto"/>
      </w:pPr>
      <w:commentRangeStart w:id="8"/>
      <w:r>
        <w:t xml:space="preserve">We have </w:t>
      </w:r>
      <w:r w:rsidR="00403A8A">
        <w:t xml:space="preserve">corroborated </w:t>
      </w:r>
      <w:r w:rsidR="004A597A">
        <w:t>results for other studies</w:t>
      </w:r>
      <w:r w:rsidR="00403A8A">
        <w:t xml:space="preserve"> </w:t>
      </w:r>
      <w:r w:rsidR="00877EC3">
        <w:t>which suggest</w:t>
      </w:r>
      <w:r w:rsidR="00403A8A">
        <w:t xml:space="preserve"> that there is a trade-off when forming social groups between group size and kin </w:t>
      </w:r>
      <w:r w:rsidR="00190762">
        <w:t>restrictiveness</w:t>
      </w:r>
      <w:r w:rsidR="004A597A">
        <w:t xml:space="preserve"> </w:t>
      </w:r>
      <w:commentRangeEnd w:id="8"/>
      <w:r w:rsidR="00992DFD">
        <w:rPr>
          <w:rStyle w:val="CommentReference"/>
        </w:rPr>
        <w:commentReference w:id="8"/>
      </w:r>
      <w:r w:rsidR="00403A8A">
        <w:t xml:space="preserve"> </w:t>
      </w:r>
      <w:commentRangeStart w:id="9"/>
      <w:r w:rsidR="005B328D">
        <w:fldChar w:fldCharType="begin"/>
      </w:r>
      <w:r w:rsidR="009B1E11">
        <w:instrText xml:space="preserve"> ADDIN ZOTERO_ITEM CSL_CITATION {"citationID":"1mbdsRsO","properties":{"formattedCitation":"{\\rtf (Avil\\uc0\\u233{}s et al. 2004; Altmann 1979; Chesser 1998; Lukas et al. 2005)}","plainCitation":"(Avilés et al. 2004; Altmann 1979; Chesser 1998; Lukas et al. 2005)"},"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id":627,"uris":["http://zotero.org/users/701671/items/TE4TPRWQ"],"uri":["http://zotero.org/users/701671/items/TE4TPRWQ"],"itemData":{"id":627,"type":"article-journal","title":"Age Cohorts as Paternal Sibships","container-title":"Behavioral Ecology and Sociobiology","page":"161-164","volume":"6","issue":"2","DOI":"10.1007/BF00292563","journalAbbreviation":"Behav. Ecol. Sociobiol.","language":"English","author":[{"family":"Altmann","given":"J."}],"issued":{"year":1979},"page-first":"161"}},{"id":629,"uris":["http://zotero.org/users/701671/items/K2T7VWK7"],"uri":["http://zotero.org/users/701671/items/K2T7VWK7"],"itemData":{"id":629,"type":"article-journal","title":"Relativity of behavioral interactions in socially structured populations","container-title":"Journal of Mammalogy","page":"713-724","volume":"79","issue":"3","abstract":"Mammals form a variety of inter-individual associations within populations. Because associations between individuals usually are typified by different degrees of genetic correlations within and among groups, evolution of behaviors appropriate ro each type will differ also. I reviewed alternative types of behavior and examined conditions favorable for the evolution of social groups. F-statistics are fundamental to evolution of social behaviors and estimation of spatial and temporal dynamics of gene frequencies. Therefore, mating and dispersal tactics within populations establish the genetic background which, in turn, influences selection of other behavioral characteristics. Because evolution of social behaviors is relative to proportions of gene diversity among groups, conditions favoring evolutionary change may remain relatively constant despite continuous losses in genetic variance over time. Evolution of spite and behaviors favoring family groups may be limited by low reproductive rates in many mammals. Low reproductive potential also may be a primary reason that many mammalian social groupings are formed among offspring of related families. Mating behaviors most conducive to the formation of inter-family social groups are discussed.","DOI":"10.2307/1383082","journalAbbreviation":"J. Mammal.","language":"English","author":[{"family":"Chesser","given":"R. K."}],"issued":{"year":1998,"month":8},"page-first":"713"}},{"id":624,"uris":["http://zotero.org/users/701671/items/TTTESXT5"],"uri":["http://zotero.org/users/701671/items/TTTESXT5"],"itemData":{"id":624,"type":"article-journal","title":"To what extent does living in a group mean living with kin?","container-title":"Molecular Ecology","page":"2181-2196","volume":"14","issue":"7","abstract":"Chimpanzees live in large groups featuring remarkable levels of gregariousness and cooperation among the males. Because males stay in their natal communities their entire lives and are hence expected to be living with male relatives, cooperation is therefore assumed to occur within one large 'family' group. However, we found that the average relatedness among males within several chimpanzee groups as determined by microsatellite analysis is in fact rather low, and only rarely significantly higher than average relatedness of females in the groups or of males compared across groups. To explain these findings, mathematical predictions for average relatedness according to group size, reproductive skew and sex bias in dispersal were derived. The results show that high average relatedness among the philopatric sex is only expected in very small groups, which is confirmed by a comparison with published data. Our study therefore suggests that interactions among larger number of individuals may not be primarily driven by kin relationships.;","call-number":"15910336","journalAbbreviation":"Molecular Ecology","author":[{"family":"Lukas","given":"D"},{"family":"Reynolds","given":"V"},{"family":"Boesch","given":"C"},{"family":"Vigilant","given":"L"}],"issued":{"year":2005,"month":6},"page-first":"2181"}}],"schema":"https://github.com/citation-style-language/schema/raw/master/csl-citation.json"} </w:instrText>
      </w:r>
      <w:r w:rsidR="005B328D">
        <w:fldChar w:fldCharType="separate"/>
      </w:r>
      <w:r w:rsidR="009B1E11" w:rsidRPr="009B1E11">
        <w:rPr>
          <w:rFonts w:ascii="Calibri" w:hAnsi="Calibri" w:cs="Times New Roman"/>
          <w:szCs w:val="24"/>
        </w:rPr>
        <w:t>(Avilés et al. 2004; Altmann 1979; Chesser 1998; Lukas et al. 2005)</w:t>
      </w:r>
      <w:r w:rsidR="005B328D">
        <w:fldChar w:fldCharType="end"/>
      </w:r>
      <w:commentRangeEnd w:id="9"/>
      <w:r w:rsidR="009B1E11">
        <w:rPr>
          <w:rStyle w:val="CommentReference"/>
        </w:rPr>
        <w:commentReference w:id="9"/>
      </w:r>
      <w:r w:rsidR="004A597A">
        <w:t xml:space="preserve"> </w:t>
      </w:r>
      <w:r>
        <w:t xml:space="preserve"> that a</w:t>
      </w:r>
      <w:r w:rsidR="00B92E4F" w:rsidRPr="00FE14F1">
        <w:t>s</w:t>
      </w:r>
      <w:r>
        <w:t xml:space="preserve"> the intrinsic rate of growth of a </w:t>
      </w:r>
      <w:r w:rsidR="00403A8A">
        <w:t xml:space="preserve">species or population </w:t>
      </w:r>
      <w:r w:rsidR="00190762">
        <w:t>increases</w:t>
      </w:r>
      <w:r>
        <w:t xml:space="preserve"> so does the level of kin preference that </w:t>
      </w:r>
      <w:r w:rsidR="00190762">
        <w:t>can evolve</w:t>
      </w:r>
      <w:r>
        <w:t xml:space="preserve"> as</w:t>
      </w:r>
      <w:r w:rsidR="00B92E4F" w:rsidRPr="00FE14F1">
        <w:t xml:space="preserve"> more relatives are available</w:t>
      </w:r>
      <w:r w:rsidR="00877EC3">
        <w:t>. This</w:t>
      </w:r>
      <w:r w:rsidR="00190762">
        <w:t xml:space="preserve"> allows groups </w:t>
      </w:r>
      <w:r w:rsidR="004A597A">
        <w:t xml:space="preserve">the ability </w:t>
      </w:r>
      <w:r w:rsidR="00EE2CFB">
        <w:t xml:space="preserve">to be more </w:t>
      </w:r>
      <w:r w:rsidR="00B92E4F" w:rsidRPr="00FE14F1">
        <w:t>restrictive in the</w:t>
      </w:r>
      <w:r w:rsidR="00190762">
        <w:t>ir admission requirements</w:t>
      </w:r>
      <w:r w:rsidR="00877EC3">
        <w:t xml:space="preserve"> by admitting only kin. </w:t>
      </w:r>
      <w:r w:rsidR="003176B5">
        <w:t xml:space="preserve">For example </w:t>
      </w:r>
      <w:r w:rsidR="003176B5" w:rsidRPr="00EA7A6A">
        <w:rPr>
          <w:highlight w:val="yellow"/>
        </w:rPr>
        <w:t>EXAMPLES NEEDED</w:t>
      </w:r>
      <w:r w:rsidR="003176B5">
        <w:t xml:space="preserve"> Within chimpanzees Lukas et al. (2005) showed that the level of relatedness </w:t>
      </w:r>
      <w:r w:rsidR="003176B5">
        <w:lastRenderedPageBreak/>
        <w:t xml:space="preserve">within individual groups was related to the group size. </w:t>
      </w:r>
      <w:r w:rsidR="00CA63FC">
        <w:t xml:space="preserve">  It must be noted that in this simulation we had represented </w:t>
      </w:r>
      <w:proofErr w:type="spellStart"/>
      <w:r w:rsidR="00CA63FC">
        <w:t>semelparous</w:t>
      </w:r>
      <w:proofErr w:type="spellEnd"/>
      <w:r w:rsidR="00CA63FC">
        <w:t xml:space="preserve"> species with groups reforming every generation, with species that breed multiple times close kin groups could be formed by internal recruitment </w:t>
      </w:r>
      <w:r w:rsidR="005B328D">
        <w:fldChar w:fldCharType="begin"/>
      </w:r>
      <w:r w:rsidR="00CA63FC">
        <w:instrText xml:space="preserve"> ADDIN ZOTERO_ITEM CSL_CITATION {"citationID":"9rOCBAQs","properties":{"formattedCitation":"{\\rtf (Avil\\uc0\\u233{}s et al. 2004)}","plainCitation":"(Avilés et al. 2004)"},"citationItems":[{"id":622,"uris":["http://zotero.org/users/701671/items/B2XGFZ85"],"uri":["http://zotero.org/users/701671/items/B2XGFZ85"],"itemData":{"id":622,"type":"article-journal","title":"The kin composition of social groups: trading group size for degree of altruism","container-title":"The American naturalist","page":"132-144","volume":"164","issue":"2","abstract":"Why some social systems form groups composed of kin, while others do not, has gone largely untreated in the literature. Using an individual-based simulation model, we explore the demographic consequences of making kinship a criterion in group formation. We find that systems where social groups consist of one-generation breeding associations may face a serious trade-off between degree of altruism and group size that is largely mediated by their kin composition. On the one hand, restricting groups to close kin allows the evolution of highly altruistic behaviors but may limit group size to suboptimal levels, the more severely so the smaller the intrinsic fecundity of the species and the stricter the kin admission rule. Group size requirements, on the other hand, can be met by admitting nonkin into groups, but not without limiting the degree of altruism that can evolve. As a solution to this conundrum, we show that if helping roles within groups are assigned through a lottery rather than being genetically determined, maximum degrees of altruism can evolve in groups of nonrelatives of any size. Such a \"lottery\" mechanism may explain reproductive and helping patterns in organisms as varied as the cellular slime molds, pleometrotic ants, and Galapagos hawks.","DOI":"10.1086/422263","note":"PMID: 15278839","shortTitle":"The kin composition of social groups","journalAbbreviation":"Am. Nat.","author":[{"family":"Avilés","given":"Leticia"},{"family":"Fletcher","given":"Jeffrey A"},{"family":"Cutter","given":"Asher D"}],"issued":{"year":2004,"month":8},"page-first":"132"}}],"schema":"https://github.com/citation-style-language/schema/raw/master/csl-citation.json"} </w:instrText>
      </w:r>
      <w:r w:rsidR="005B328D">
        <w:fldChar w:fldCharType="separate"/>
      </w:r>
      <w:r w:rsidR="00CA63FC" w:rsidRPr="009B1E11">
        <w:rPr>
          <w:rFonts w:ascii="Calibri" w:hAnsi="Calibri" w:cs="Times New Roman"/>
          <w:szCs w:val="24"/>
        </w:rPr>
        <w:t>(Avilés et al. 2004)</w:t>
      </w:r>
      <w:r w:rsidR="005B328D">
        <w:fldChar w:fldCharType="end"/>
      </w:r>
      <w:r w:rsidR="00CA63FC">
        <w:t xml:space="preserve"> </w:t>
      </w:r>
    </w:p>
    <w:p w:rsidR="003176B5" w:rsidRDefault="003176B5" w:rsidP="003176B5">
      <w:pPr>
        <w:tabs>
          <w:tab w:val="left" w:pos="0"/>
        </w:tabs>
        <w:spacing w:line="480" w:lineRule="auto"/>
      </w:pPr>
    </w:p>
    <w:p w:rsidR="0094445B" w:rsidRDefault="00877EC3" w:rsidP="0094445B">
      <w:pPr>
        <w:spacing w:line="480" w:lineRule="auto"/>
      </w:pPr>
      <w:r>
        <w:t xml:space="preserve">However this only </w:t>
      </w:r>
      <w:r w:rsidR="0094445B">
        <w:t>has an</w:t>
      </w:r>
      <w:r>
        <w:t xml:space="preserve"> effect on the level of cooperation that evolves</w:t>
      </w:r>
      <w:r w:rsidR="0094445B">
        <w:t xml:space="preserve"> when the group carrying capacity is large and the cost of cooperation is high, which is reflected in the sizeable contribution interaction effects have in the level of cooperation that </w:t>
      </w:r>
      <w:proofErr w:type="gramStart"/>
      <w:r w:rsidR="0094445B">
        <w:t>evolves .</w:t>
      </w:r>
      <w:proofErr w:type="gramEnd"/>
      <w:r w:rsidR="0094445B">
        <w:t xml:space="preserve">  </w:t>
      </w:r>
      <w:proofErr w:type="gramStart"/>
      <w:r w:rsidR="0094445B">
        <w:t>van</w:t>
      </w:r>
      <w:proofErr w:type="gramEnd"/>
      <w:r w:rsidR="0094445B">
        <w:t xml:space="preserve"> </w:t>
      </w:r>
      <w:proofErr w:type="spellStart"/>
      <w:r w:rsidR="0094445B">
        <w:t>Veelen</w:t>
      </w:r>
      <w:proofErr w:type="spellEnd"/>
      <w:r w:rsidR="0094445B">
        <w:t xml:space="preserve"> et al. (2010) demonstrated </w:t>
      </w:r>
      <w:commentRangeStart w:id="10"/>
      <w:r w:rsidR="0094445B">
        <w:t xml:space="preserve">analytically using equation </w:t>
      </w:r>
      <w:r w:rsidR="003433ED">
        <w:t xml:space="preserve">(x) </w:t>
      </w:r>
      <w:commentRangeEnd w:id="10"/>
      <w:r w:rsidR="009C1F9F">
        <w:rPr>
          <w:rStyle w:val="CommentReference"/>
        </w:rPr>
        <w:commentReference w:id="10"/>
      </w:r>
      <w:r w:rsidR="003433ED">
        <w:t>that</w:t>
      </w:r>
      <w:r w:rsidR="0094445B">
        <w:t xml:space="preserve"> it pays for an individual to cooperate within small groups. However it becomes unfavourable to cooperate if an individual finds itself in a large group.  What ‘large’ is depends on the ecological constraints with a species and population, such as the cost of cooperation, group carrying capacity and the average cooperation level within the group</w:t>
      </w:r>
      <w:r w:rsidR="003433ED">
        <w:t xml:space="preserve"> an individual finds itself in</w:t>
      </w:r>
      <w:r w:rsidR="0094445B">
        <w:t xml:space="preserve">. As the cost of cooperation and the group carrying capacity increases so what is considered ‘large’ also increases.  </w:t>
      </w:r>
      <w:r w:rsidR="003433ED">
        <w:t xml:space="preserve">We could define ‘large’ as </w:t>
      </w:r>
      <w:r w:rsidR="0094445B">
        <w:t xml:space="preserve">the point where an increase an individual’s cooperative tendency decreases its overall fitness.  </w:t>
      </w:r>
      <w:r w:rsidR="003433ED">
        <w:t xml:space="preserve">This could be thought of as the law of </w:t>
      </w:r>
      <w:r w:rsidR="00290CC3">
        <w:t>diminishing</w:t>
      </w:r>
      <w:r w:rsidR="003433ED">
        <w:t xml:space="preserve"> returns and a humped shaped function of fitness against group size has been demonstrated many times (e.g. •••) </w:t>
      </w:r>
      <w:r w:rsidR="0094445B">
        <w:t xml:space="preserve">. If the cost of cooperation is high </w:t>
      </w:r>
      <w:r w:rsidR="003433ED">
        <w:t>enough and the group carrying capacity so high that having only a few individuals cooperating does not increase an individual’s fitness</w:t>
      </w:r>
      <w:r w:rsidR="00290CC3">
        <w:t>. For example if there are tasks that cannot be completed without a large number of individuals such as the bark beetle…..T</w:t>
      </w:r>
      <w:r w:rsidR="0094445B">
        <w:t>his reduces th</w:t>
      </w:r>
      <w:r w:rsidR="00290CC3">
        <w:t xml:space="preserve">e equilibrium </w:t>
      </w:r>
      <w:r w:rsidR="0094445B">
        <w:t xml:space="preserve">point so low levels of cooperation and low groups sizes </w:t>
      </w:r>
      <w:commentRangeStart w:id="11"/>
      <w:r w:rsidR="0094445B">
        <w:t>evolved</w:t>
      </w:r>
      <w:commentRangeEnd w:id="11"/>
      <w:r w:rsidR="0094445B">
        <w:rPr>
          <w:rStyle w:val="CommentReference"/>
        </w:rPr>
        <w:commentReference w:id="11"/>
      </w:r>
      <w:r w:rsidR="0094445B">
        <w:t>.</w:t>
      </w:r>
    </w:p>
    <w:p w:rsidR="001A32EA" w:rsidRDefault="004C4407" w:rsidP="003176B5">
      <w:pPr>
        <w:tabs>
          <w:tab w:val="left" w:pos="0"/>
        </w:tabs>
        <w:spacing w:line="480" w:lineRule="auto"/>
      </w:pPr>
      <w:r>
        <w:t>However when the cost of cooperation is very high this offsets this is as the decrease in the overall fitness to the group by having a low cooperator is offset by the much higher fitness to that low co-operator.</w:t>
      </w:r>
    </w:p>
    <w:p w:rsidR="00CA63FC" w:rsidRDefault="00290CC3" w:rsidP="003176B5">
      <w:pPr>
        <w:tabs>
          <w:tab w:val="left" w:pos="0"/>
        </w:tabs>
        <w:spacing w:line="480" w:lineRule="auto"/>
      </w:pPr>
      <w:r>
        <w:lastRenderedPageBreak/>
        <w:t xml:space="preserve">Within our simulation this </w:t>
      </w:r>
      <w:r w:rsidR="00CA0F31">
        <w:t>disad</w:t>
      </w:r>
      <w:r w:rsidR="00CA63FC">
        <w:t xml:space="preserve">vantage of being in large groups if there is a large cost of cooperation </w:t>
      </w:r>
      <w:r w:rsidR="00CA0F31">
        <w:t xml:space="preserve">is mitigated if groups </w:t>
      </w:r>
      <w:r w:rsidR="00CA63FC">
        <w:t>admit only kin</w:t>
      </w:r>
      <w:r w:rsidR="00CA0F31">
        <w:t xml:space="preserve">. </w:t>
      </w:r>
      <w:r>
        <w:t xml:space="preserve">Even with high costs of cooperation, if there are enough kin around high levels of cooperation and altruism can evolve.  </w:t>
      </w:r>
      <w:r w:rsidR="00CA63FC">
        <w:t xml:space="preserve"> </w:t>
      </w:r>
    </w:p>
    <w:p w:rsidR="00877EC3" w:rsidRDefault="00877EC3" w:rsidP="003176B5">
      <w:pPr>
        <w:tabs>
          <w:tab w:val="left" w:pos="0"/>
        </w:tabs>
        <w:spacing w:line="480" w:lineRule="auto"/>
      </w:pPr>
      <w:r>
        <w:t>Examples of organisms where large intrinsic rates of growth allow restrictive kin selection</w:t>
      </w:r>
      <w:r w:rsidR="00CA63FC">
        <w:t xml:space="preserve"> and very large social groups</w:t>
      </w:r>
      <w:r>
        <w:t xml:space="preserve"> are </w:t>
      </w:r>
      <w:proofErr w:type="spellStart"/>
      <w:r>
        <w:t>eusocial</w:t>
      </w:r>
      <w:proofErr w:type="spellEnd"/>
      <w:r>
        <w:t xml:space="preserve"> insects</w:t>
      </w:r>
      <w:bookmarkStart w:id="12" w:name="OLE_LINK1"/>
      <w:bookmarkStart w:id="13" w:name="OLE_LINK2"/>
      <w:r w:rsidR="00CA63FC">
        <w:t xml:space="preserve"> </w:t>
      </w:r>
      <w:proofErr w:type="spellStart"/>
      <w:r w:rsidR="00CA63FC">
        <w:t>eg</w:t>
      </w:r>
      <w:proofErr w:type="spellEnd"/>
      <w:r w:rsidR="00CA63FC">
        <w:t xml:space="preserve"> (••••)</w:t>
      </w:r>
    </w:p>
    <w:bookmarkEnd w:id="12"/>
    <w:bookmarkEnd w:id="13"/>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8312BD">
        <w:t xml:space="preserve">. So </w:t>
      </w:r>
      <w:r w:rsidR="00665359">
        <w:t xml:space="preserve">this implies that </w:t>
      </w:r>
      <w:r w:rsidR="008312BD">
        <w:t xml:space="preserve">groups </w:t>
      </w:r>
      <w:r w:rsidR="00665359">
        <w:t xml:space="preserve">forming in nature will not purposefully exclude </w:t>
      </w:r>
      <w:r w:rsidR="009D1C5E">
        <w:t>from social groups</w:t>
      </w:r>
      <w:r w:rsidR="00665359">
        <w:t xml:space="preserve"> (unless there is direct competition)</w:t>
      </w:r>
      <w:r w:rsidR="008312BD">
        <w:t xml:space="preserve"> </w:t>
      </w:r>
      <w:commentRangeStart w:id="14"/>
      <w:proofErr w:type="spellStart"/>
      <w:r w:rsidR="008312BD">
        <w:t>eg</w:t>
      </w:r>
      <w:commentRangeEnd w:id="14"/>
      <w:proofErr w:type="spellEnd"/>
      <w:r w:rsidR="008312BD">
        <w:rPr>
          <w:rStyle w:val="CommentReference"/>
        </w:rPr>
        <w:commentReference w:id="14"/>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5"/>
      </w:r>
    </w:p>
    <w:p w:rsidR="006D4DAE" w:rsidRDefault="00380EFA" w:rsidP="00BE1656">
      <w:pPr>
        <w:spacing w:line="480" w:lineRule="auto"/>
      </w:pPr>
      <w:r>
        <w:t>I</w:t>
      </w:r>
      <w:r w:rsidR="00965AFF">
        <w:t xml:space="preserve">t is worth noting that </w:t>
      </w:r>
      <w:r w:rsidR="00BE1656" w:rsidRPr="00BE1656">
        <w:t xml:space="preserve">the </w:t>
      </w:r>
      <w:r w:rsidR="00665359">
        <w:t xml:space="preserve">within our parameter range, the </w:t>
      </w:r>
      <w:r w:rsidR="00BE1656" w:rsidRPr="00BE1656">
        <w:t xml:space="preserve">cost of cooperation parameter has little or no effect on </w:t>
      </w:r>
      <w:r w:rsidR="00057AA9">
        <w:t xml:space="preserve">any of the </w:t>
      </w:r>
      <w:r w:rsidR="00BE1656" w:rsidRPr="00BE1656">
        <w:t>variables when the gro</w:t>
      </w:r>
      <w:r w:rsidR="00BE1656">
        <w:t xml:space="preserve">up carrying </w:t>
      </w:r>
      <w:r w:rsidR="00057AA9">
        <w:t>capacity</w:t>
      </w:r>
      <w:r w:rsidR="00665359">
        <w:t xml:space="preserve"> is small or the intrinsic rate of growth is not very low</w:t>
      </w:r>
      <w:r w:rsidR="00F63080">
        <w:t>. This is due to the fact that when there is low group carrying capacity groups are able to admit only kin, keeping the level of cooperation that evolves high</w:t>
      </w:r>
      <w:r w:rsidR="00F716AE">
        <w:t xml:space="preserve"> despite the cost</w:t>
      </w:r>
      <w:r w:rsidR="00F63080">
        <w:t>.  There are many example of this in nature such as cooperative breeding birds</w:t>
      </w:r>
      <w:r w:rsidR="0069286C">
        <w:t xml:space="preserve"> where individuals forgo breeding opportunities to help relatives breed (e.g. </w:t>
      </w:r>
      <w:commentRangeStart w:id="16"/>
      <w:r w:rsidR="005B328D">
        <w:fldChar w:fldCharType="begin"/>
      </w:r>
      <w:r w:rsidR="00012FB7">
        <w:instrText xml:space="preserve"> ADDIN ZOTERO_ITEM CSL_CITATION {"citationID":"iXbnpVVy","properties":{"formattedCitation":"(Hatchwell 2009)","plainCitation":"(Hatchwell 2009)"},"citationItems":[{"id":258,"uris":["http://zotero.org/users/701671/items/BEC4AT3M"],"uri":["http://zotero.org/users/701671/items/BEC4AT3M"],"itemData":{"id":258,"type":"article-journal","title":"The evolution of cooperative breeding in birds: kinship, dispersal and life history","container-title":"Philosophical Transactions of the Royal Society B: Biological Sciences","page":"3217-3227","volume":"364","issue":"1533","source":"rstb.royalsocietypublishing.org","DOI":"10.1098/rstb.2009.0109","ISSN":"0962-8436, 1471-2970","shortTitle":"The evolution of cooperative breeding in birds","journalAbbreviation":"Phil. Trans. R. Soc. B","language":"en","author":[{"family":"Hatchwell","given":"Ben J."}],"issued":{"date-parts":[[2009,11,12]]},"accessed":{"date-parts":[[2013,1,30]],"season":"00:30:19"}}}],"schema":"https://github.com/citation-style-language/schema/raw/master/csl-citation.json"} </w:instrText>
      </w:r>
      <w:r w:rsidR="005B328D">
        <w:fldChar w:fldCharType="separate"/>
      </w:r>
      <w:r w:rsidR="00012FB7" w:rsidRPr="00012FB7">
        <w:rPr>
          <w:rFonts w:ascii="Calibri" w:hAnsi="Calibri"/>
        </w:rPr>
        <w:t>(Hatchwell 2009)</w:t>
      </w:r>
      <w:r w:rsidR="005B328D">
        <w:fldChar w:fldCharType="end"/>
      </w:r>
      <w:r w:rsidR="00012FB7">
        <w:t xml:space="preserve"> </w:t>
      </w:r>
      <w:commentRangeEnd w:id="16"/>
      <w:r w:rsidR="00012FB7">
        <w:rPr>
          <w:rStyle w:val="CommentReference"/>
        </w:rPr>
        <w:commentReference w:id="16"/>
      </w:r>
      <w:r w:rsidR="00012FB7">
        <w:t xml:space="preserve">and more needed </w:t>
      </w:r>
    </w:p>
    <w:p w:rsidR="00F716AE" w:rsidRDefault="00F716AE" w:rsidP="006D4DAE">
      <w:pPr>
        <w:spacing w:line="480" w:lineRule="auto"/>
        <w:rPr>
          <w:i/>
        </w:rPr>
      </w:pPr>
    </w:p>
    <w:p w:rsidR="009763DC" w:rsidRDefault="00A02F25" w:rsidP="006D4DAE">
      <w:pPr>
        <w:spacing w:line="480" w:lineRule="auto"/>
        <w:rPr>
          <w:i/>
        </w:rPr>
      </w:pPr>
      <w:r w:rsidRPr="00A02F25">
        <w:rPr>
          <w:i/>
        </w:rPr>
        <w:t>Explanations of correlations within runs</w:t>
      </w:r>
    </w:p>
    <w:p w:rsidR="006D4DAE" w:rsidRPr="00F37ED4" w:rsidRDefault="009763DC" w:rsidP="00F37ED4">
      <w:pPr>
        <w:spacing w:line="480" w:lineRule="auto"/>
        <w:rPr>
          <w:rFonts w:ascii="CMR10" w:hAnsi="CMR10" w:cs="CMR10"/>
          <w:sz w:val="20"/>
          <w:szCs w:val="20"/>
        </w:rPr>
      </w:pPr>
      <w:r>
        <w:t>Another interesting result is the periodic cycles that emerge within the ru</w:t>
      </w:r>
      <w:r w:rsidR="00F716AE">
        <w:t>ns and the counter –</w:t>
      </w:r>
      <w:r w:rsidR="00F37ED4">
        <w:t>correlations. Obviously r</w:t>
      </w:r>
      <w:r w:rsidR="006D4DAE">
        <w:t xml:space="preserve">elatedness is correlated with kin preference because, as the amount of kin preference exhibited increases so does the levels of relatedness within groups. </w:t>
      </w:r>
    </w:p>
    <w:p w:rsidR="006D4DAE" w:rsidRDefault="006D4DAE" w:rsidP="00F37ED4">
      <w:pPr>
        <w:spacing w:line="480" w:lineRule="auto"/>
      </w:pPr>
      <w:r>
        <w:t>Group size is counter-correlated with kin preference and relatedness because as kin preference increases</w:t>
      </w:r>
      <w:r w:rsidR="00F37ED4">
        <w:t xml:space="preserve"> within the runs</w:t>
      </w:r>
      <w:r>
        <w:t xml:space="preserve">, entry to groups becomes more restrictive and therefore group sizes </w:t>
      </w:r>
      <w:r>
        <w:lastRenderedPageBreak/>
        <w:t xml:space="preserve">decreases.  </w:t>
      </w:r>
      <w:r w:rsidR="00F37ED4">
        <w:t xml:space="preserve">This is contrary to the averages of the runs (figure x) </w:t>
      </w:r>
      <w:r w:rsidR="009C1F9F">
        <w:t xml:space="preserve">when kin preference increases the </w:t>
      </w:r>
      <w:r w:rsidR="00F37ED4">
        <w:t xml:space="preserve">group size </w:t>
      </w:r>
      <w:r w:rsidR="009C1F9F">
        <w:t>also increases.</w:t>
      </w:r>
      <w:r w:rsidR="00F37ED4">
        <w:t xml:space="preserve"> </w:t>
      </w:r>
    </w:p>
    <w:p w:rsidR="00DB21F5" w:rsidRPr="009C1F9F" w:rsidRDefault="00A34F56" w:rsidP="009C1F9F">
      <w:pPr>
        <w:spacing w:line="480" w:lineRule="auto"/>
        <w:rPr>
          <w:rFonts w:ascii="Calibri" w:hAnsi="Calibri" w:cs="CMR10"/>
        </w:rPr>
      </w:pPr>
      <w:r w:rsidRPr="009C1F9F">
        <w:rPr>
          <w:rFonts w:ascii="Calibri" w:hAnsi="Calibri" w:cs="CMR10"/>
        </w:rPr>
        <w:t xml:space="preserve">The </w:t>
      </w:r>
      <w:r w:rsidR="008B619E" w:rsidRPr="009C1F9F">
        <w:rPr>
          <w:rFonts w:ascii="Calibri" w:hAnsi="Calibri" w:cs="CMR10"/>
        </w:rPr>
        <w:t>close</w:t>
      </w:r>
      <w:r w:rsidR="001113A8" w:rsidRPr="009C1F9F">
        <w:rPr>
          <w:rFonts w:ascii="Calibri" w:hAnsi="Calibri" w:cs="CMR10"/>
        </w:rPr>
        <w:t xml:space="preserve"> </w:t>
      </w:r>
      <w:r w:rsidRPr="009C1F9F">
        <w:rPr>
          <w:rFonts w:ascii="Calibri" w:hAnsi="Calibri" w:cs="CMR10"/>
        </w:rPr>
        <w:t xml:space="preserve">correlation between group size and level of cooperation </w:t>
      </w:r>
      <w:r w:rsidR="00A737E1" w:rsidRPr="009C1F9F">
        <w:rPr>
          <w:rFonts w:ascii="Calibri" w:hAnsi="Calibri" w:cs="CMR10"/>
        </w:rPr>
        <w:t xml:space="preserve">reflects the fact that </w:t>
      </w:r>
      <w:r w:rsidR="008B619E" w:rsidRPr="009C1F9F">
        <w:rPr>
          <w:rFonts w:ascii="Calibri" w:hAnsi="Calibri" w:cs="CMR10"/>
        </w:rPr>
        <w:t xml:space="preserve">optimum and </w:t>
      </w:r>
      <w:r w:rsidR="00A737E1" w:rsidRPr="009C1F9F">
        <w:rPr>
          <w:rFonts w:ascii="Calibri" w:hAnsi="Calibri" w:cs="CMR10"/>
        </w:rPr>
        <w:t>stable group size</w:t>
      </w:r>
      <w:r w:rsidR="008B619E" w:rsidRPr="009C1F9F">
        <w:rPr>
          <w:rFonts w:ascii="Calibri" w:hAnsi="Calibri" w:cs="CMR10"/>
        </w:rPr>
        <w:t>s</w:t>
      </w:r>
      <w:r w:rsidR="00A737E1" w:rsidRPr="009C1F9F">
        <w:rPr>
          <w:rFonts w:ascii="Calibri" w:hAnsi="Calibri" w:cs="CMR10"/>
        </w:rPr>
        <w:t xml:space="preserve"> </w:t>
      </w:r>
      <w:r w:rsidR="008B619E" w:rsidRPr="009C1F9F">
        <w:rPr>
          <w:rFonts w:ascii="Calibri" w:hAnsi="Calibri" w:cs="CMR10"/>
        </w:rPr>
        <w:t>are</w:t>
      </w:r>
      <w:r w:rsidR="00A737E1" w:rsidRPr="009C1F9F">
        <w:rPr>
          <w:rFonts w:ascii="Calibri" w:hAnsi="Calibri" w:cs="CMR10"/>
        </w:rPr>
        <w:t xml:space="preserve"> </w:t>
      </w:r>
      <w:r w:rsidR="008B619E" w:rsidRPr="009C1F9F">
        <w:rPr>
          <w:rFonts w:ascii="Calibri" w:hAnsi="Calibri" w:cs="CMR10"/>
        </w:rPr>
        <w:t xml:space="preserve">directly proportional to the </w:t>
      </w:r>
      <w:r w:rsidR="00720848" w:rsidRPr="009C1F9F">
        <w:rPr>
          <w:rFonts w:ascii="Calibri" w:hAnsi="Calibri" w:cs="CMR10"/>
        </w:rPr>
        <w:t>average</w:t>
      </w:r>
      <w:r w:rsidR="00720848" w:rsidRPr="009C1F9F">
        <w:rPr>
          <w:rFonts w:ascii="Calibri" w:hAnsi="Calibri" w:cs="CMR10"/>
          <w:i/>
        </w:rPr>
        <w:t xml:space="preserve"> </w:t>
      </w:r>
      <w:r w:rsidR="00A737E1" w:rsidRPr="009C1F9F">
        <w:rPr>
          <w:rFonts w:ascii="Calibri" w:hAnsi="Calibri" w:cs="CMR10"/>
        </w:rPr>
        <w:t>cooperative tendencies</w:t>
      </w:r>
      <w:r w:rsidR="008B619E" w:rsidRPr="009C1F9F">
        <w:rPr>
          <w:rFonts w:ascii="Calibri" w:hAnsi="Calibri" w:cs="CMR10"/>
        </w:rPr>
        <w:t xml:space="preserve"> in the groups</w:t>
      </w:r>
      <w:r w:rsidR="00A62489" w:rsidRPr="009C1F9F">
        <w:rPr>
          <w:rFonts w:ascii="Calibri" w:hAnsi="Calibri" w:cs="CMR10"/>
        </w:rPr>
        <w:t xml:space="preserve">, </w:t>
      </w:r>
      <w:commentRangeStart w:id="17"/>
      <w:r w:rsidR="00A62489" w:rsidRPr="009C1F9F">
        <w:rPr>
          <w:rFonts w:ascii="Calibri" w:hAnsi="Calibri" w:cs="CMR10"/>
        </w:rPr>
        <w:t>as seen in</w:t>
      </w:r>
      <w:r w:rsidR="008B619E" w:rsidRPr="009C1F9F">
        <w:rPr>
          <w:rFonts w:ascii="Calibri" w:hAnsi="Calibri" w:cs="CMR10"/>
        </w:rPr>
        <w:t xml:space="preserve"> </w:t>
      </w:r>
      <w:proofErr w:type="spellStart"/>
      <w:r w:rsidR="008B619E" w:rsidRPr="009C1F9F">
        <w:rPr>
          <w:rFonts w:ascii="Calibri" w:hAnsi="Calibri" w:cs="CMR10"/>
        </w:rPr>
        <w:t>eq</w:t>
      </w:r>
      <w:proofErr w:type="spellEnd"/>
      <w:r w:rsidR="008B619E" w:rsidRPr="009C1F9F">
        <w:rPr>
          <w:rFonts w:ascii="Calibri" w:hAnsi="Calibri" w:cs="CMR10"/>
        </w:rPr>
        <w:t xml:space="preserve"> (3) in Avilés </w:t>
      </w:r>
      <w:r w:rsidR="00A62489" w:rsidRPr="009C1F9F">
        <w:rPr>
          <w:rFonts w:ascii="Calibri" w:hAnsi="Calibri" w:cs="CMR10"/>
        </w:rPr>
        <w:t>(</w:t>
      </w:r>
      <w:r w:rsidR="008B619E" w:rsidRPr="009C1F9F">
        <w:rPr>
          <w:rFonts w:ascii="Calibri" w:hAnsi="Calibri" w:cs="CMR10"/>
        </w:rPr>
        <w:t>1999</w:t>
      </w:r>
      <w:r w:rsidR="00A62489" w:rsidRPr="009C1F9F">
        <w:rPr>
          <w:rFonts w:ascii="Calibri" w:hAnsi="Calibri" w:cs="CMR10"/>
        </w:rPr>
        <w:t>)</w:t>
      </w:r>
      <w:r w:rsidR="008B619E" w:rsidRPr="009C1F9F">
        <w:rPr>
          <w:rFonts w:ascii="Calibri" w:hAnsi="Calibri" w:cs="CMR10"/>
        </w:rPr>
        <w:t xml:space="preserve">; </w:t>
      </w:r>
      <w:proofErr w:type="spellStart"/>
      <w:r w:rsidR="008B619E" w:rsidRPr="009C1F9F">
        <w:rPr>
          <w:rFonts w:ascii="Calibri" w:hAnsi="Calibri" w:cs="CMR10"/>
        </w:rPr>
        <w:t>eqs</w:t>
      </w:r>
      <w:proofErr w:type="spellEnd"/>
      <w:r w:rsidR="008B619E" w:rsidRPr="009C1F9F">
        <w:rPr>
          <w:rFonts w:ascii="Calibri" w:hAnsi="Calibri" w:cs="CMR10"/>
        </w:rPr>
        <w:t xml:space="preserve"> (4 &amp; 5) in Appendix of Avilés et al. </w:t>
      </w:r>
      <w:r w:rsidR="00A62489" w:rsidRPr="009C1F9F">
        <w:rPr>
          <w:rFonts w:ascii="Calibri" w:hAnsi="Calibri" w:cs="CMR10"/>
        </w:rPr>
        <w:t>(</w:t>
      </w:r>
      <w:r w:rsidR="008B619E" w:rsidRPr="009C1F9F">
        <w:rPr>
          <w:rFonts w:ascii="Calibri" w:hAnsi="Calibri" w:cs="CMR10"/>
        </w:rPr>
        <w:t>2004</w:t>
      </w:r>
      <w:r w:rsidR="00A62489" w:rsidRPr="009C1F9F">
        <w:rPr>
          <w:rFonts w:ascii="Calibri" w:hAnsi="Calibri" w:cs="CMR10"/>
        </w:rPr>
        <w:t>),</w:t>
      </w:r>
      <w:r w:rsidR="008B619E" w:rsidRPr="009C1F9F">
        <w:rPr>
          <w:rFonts w:ascii="Calibri" w:hAnsi="Calibri" w:cs="CMR10"/>
        </w:rPr>
        <w:t xml:space="preserve"> and Table 1 of Van Veelen et al. </w:t>
      </w:r>
      <w:r w:rsidR="00A62489" w:rsidRPr="009C1F9F">
        <w:rPr>
          <w:rFonts w:ascii="Calibri" w:hAnsi="Calibri" w:cs="CMR10"/>
        </w:rPr>
        <w:t>(</w:t>
      </w:r>
      <w:r w:rsidR="008B619E" w:rsidRPr="009C1F9F">
        <w:rPr>
          <w:rFonts w:ascii="Calibri" w:hAnsi="Calibri" w:cs="CMR10"/>
        </w:rPr>
        <w:t>2010)</w:t>
      </w:r>
      <w:r w:rsidRPr="009C1F9F">
        <w:rPr>
          <w:rFonts w:ascii="Calibri" w:hAnsi="Calibri" w:cs="CMR10"/>
        </w:rPr>
        <w:t xml:space="preserve">.  </w:t>
      </w:r>
      <w:commentRangeEnd w:id="17"/>
      <w:r w:rsidR="009C1F9F">
        <w:rPr>
          <w:rStyle w:val="CommentReference"/>
        </w:rPr>
        <w:commentReference w:id="17"/>
      </w:r>
    </w:p>
    <w:p w:rsidR="00462EC9" w:rsidRPr="00A02F25" w:rsidRDefault="00A1787A" w:rsidP="00BC7068">
      <w:pPr>
        <w:spacing w:line="480" w:lineRule="auto"/>
        <w:rPr>
          <w:rFonts w:ascii="Calibri" w:hAnsi="Calibri" w:cs="CMR10"/>
        </w:rPr>
      </w:pPr>
      <w:r w:rsidRPr="00A02F25">
        <w:rPr>
          <w:rFonts w:ascii="Calibri" w:hAnsi="Calibri" w:cs="CMR10"/>
        </w:rPr>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1A32EA">
        <w:rPr>
          <w:rFonts w:ascii="Calibri" w:hAnsi="Calibri" w:cs="CMR10"/>
        </w:rPr>
        <w:t xml:space="preserve">, </w:t>
      </w:r>
      <w:r w:rsidR="00AB7C97" w:rsidRPr="00A02F25">
        <w:rPr>
          <w:rFonts w:ascii="Calibri" w:hAnsi="Calibri" w:cs="CMR10"/>
        </w:rPr>
        <w:t>which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4"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5" w:author="Ruth" w:date="2013-01-15T17:52:00Z" w:initials="R">
    <w:p w:rsidR="001B2D21" w:rsidRDefault="001B2D21">
      <w:pPr>
        <w:pStyle w:val="CommentText"/>
      </w:pPr>
      <w:r>
        <w:rPr>
          <w:rStyle w:val="CommentReference"/>
        </w:rPr>
        <w:annotationRef/>
      </w:r>
      <w:r>
        <w:t>What exactly does this 0.9 mean?</w:t>
      </w:r>
    </w:p>
  </w:comment>
  <w:comment w:id="7"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6"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8" w:author="Ruth Sharpe" w:date="2013-01-22T17:54:00Z" w:initials="RS">
    <w:p w:rsidR="00992DFD" w:rsidRDefault="00992DFD">
      <w:pPr>
        <w:pStyle w:val="CommentText"/>
      </w:pPr>
      <w:r>
        <w:rPr>
          <w:rStyle w:val="CommentReference"/>
        </w:rPr>
        <w:annotationRef/>
      </w:r>
      <w:r>
        <w:t xml:space="preserve">Really, check that! And check what van </w:t>
      </w:r>
      <w:proofErr w:type="spellStart"/>
      <w:r>
        <w:t>Veelen</w:t>
      </w:r>
      <w:proofErr w:type="spellEnd"/>
      <w:r>
        <w:t xml:space="preserve"> really says</w:t>
      </w:r>
    </w:p>
  </w:comment>
  <w:comment w:id="9" w:author="Ruth" w:date="2013-01-28T16:29:00Z" w:initials="R">
    <w:p w:rsidR="009B1E11" w:rsidRDefault="009B1E11">
      <w:pPr>
        <w:pStyle w:val="CommentText"/>
      </w:pPr>
      <w:r>
        <w:rPr>
          <w:rStyle w:val="CommentReference"/>
        </w:rPr>
        <w:annotationRef/>
      </w:r>
      <w:r>
        <w:t>Check these other ones</w:t>
      </w:r>
    </w:p>
  </w:comment>
  <w:comment w:id="10" w:author="Ruth Sharpe" w:date="2013-01-29T18:59:00Z" w:initials="RS">
    <w:p w:rsidR="009C1F9F" w:rsidRDefault="009C1F9F">
      <w:pPr>
        <w:pStyle w:val="CommentText"/>
      </w:pPr>
      <w:r>
        <w:rPr>
          <w:rStyle w:val="CommentReference"/>
        </w:rPr>
        <w:annotationRef/>
      </w:r>
      <w:r>
        <w:t>Might be worth putting in the equations for optimum sizes</w:t>
      </w:r>
    </w:p>
  </w:comment>
  <w:comment w:id="11" w:author="Ruth Sharpe" w:date="2013-01-29T17:10:00Z" w:initials="RS">
    <w:p w:rsidR="0094445B" w:rsidRDefault="0094445B" w:rsidP="0094445B">
      <w:pPr>
        <w:pStyle w:val="CommentText"/>
      </w:pPr>
      <w:r>
        <w:rPr>
          <w:rStyle w:val="CommentReference"/>
        </w:rPr>
        <w:annotationRef/>
      </w:r>
      <w:proofErr w:type="spellStart"/>
      <w:r>
        <w:t>Nb</w:t>
      </w:r>
      <w:proofErr w:type="spellEnd"/>
      <w:r>
        <w:t>; analytical results differ from simulation results due to mutation bias with most common types</w:t>
      </w:r>
    </w:p>
  </w:comment>
  <w:comment w:id="14"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5"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6" w:author="Ruth Sharpe" w:date="2013-01-29T16:35:00Z" w:initials="RS">
    <w:p w:rsidR="00012FB7" w:rsidRDefault="00012FB7">
      <w:pPr>
        <w:pStyle w:val="CommentText"/>
      </w:pPr>
      <w:r>
        <w:rPr>
          <w:rStyle w:val="CommentReference"/>
        </w:rPr>
        <w:annotationRef/>
      </w:r>
      <w:r>
        <w:t>Check that this really says this!</w:t>
      </w:r>
    </w:p>
  </w:comment>
  <w:comment w:id="17" w:author="Ruth Sharpe" w:date="2013-01-29T18:59:00Z" w:initials="RS">
    <w:p w:rsidR="009C1F9F" w:rsidRDefault="009C1F9F">
      <w:pPr>
        <w:pStyle w:val="CommentText"/>
      </w:pPr>
      <w:r>
        <w:rPr>
          <w:rStyle w:val="CommentReference"/>
        </w:rPr>
        <w:annotationRef/>
      </w:r>
      <w:r>
        <w:t>Do I want to include the equations references or perhaps the equations directly.</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54C45A5"/>
    <w:multiLevelType w:val="hybridMultilevel"/>
    <w:tmpl w:val="FBC2F124"/>
    <w:lvl w:ilvl="0" w:tplc="10090001">
      <w:start w:val="1"/>
      <w:numFmt w:val="bullet"/>
      <w:lvlText w:val=""/>
      <w:lvlJc w:val="left"/>
      <w:pPr>
        <w:ind w:left="825" w:hanging="360"/>
      </w:pPr>
      <w:rPr>
        <w:rFonts w:ascii="Symbol" w:hAnsi="Symbol" w:hint="default"/>
      </w:rPr>
    </w:lvl>
    <w:lvl w:ilvl="1" w:tplc="10090003" w:tentative="1">
      <w:start w:val="1"/>
      <w:numFmt w:val="bullet"/>
      <w:lvlText w:val="o"/>
      <w:lvlJc w:val="left"/>
      <w:pPr>
        <w:ind w:left="1545" w:hanging="360"/>
      </w:pPr>
      <w:rPr>
        <w:rFonts w:ascii="Courier New" w:hAnsi="Courier New" w:cs="Courier New" w:hint="default"/>
      </w:rPr>
    </w:lvl>
    <w:lvl w:ilvl="2" w:tplc="10090005" w:tentative="1">
      <w:start w:val="1"/>
      <w:numFmt w:val="bullet"/>
      <w:lvlText w:val=""/>
      <w:lvlJc w:val="left"/>
      <w:pPr>
        <w:ind w:left="2265" w:hanging="360"/>
      </w:pPr>
      <w:rPr>
        <w:rFonts w:ascii="Wingdings" w:hAnsi="Wingdings" w:hint="default"/>
      </w:rPr>
    </w:lvl>
    <w:lvl w:ilvl="3" w:tplc="10090001" w:tentative="1">
      <w:start w:val="1"/>
      <w:numFmt w:val="bullet"/>
      <w:lvlText w:val=""/>
      <w:lvlJc w:val="left"/>
      <w:pPr>
        <w:ind w:left="2985" w:hanging="360"/>
      </w:pPr>
      <w:rPr>
        <w:rFonts w:ascii="Symbol" w:hAnsi="Symbol" w:hint="default"/>
      </w:rPr>
    </w:lvl>
    <w:lvl w:ilvl="4" w:tplc="10090003" w:tentative="1">
      <w:start w:val="1"/>
      <w:numFmt w:val="bullet"/>
      <w:lvlText w:val="o"/>
      <w:lvlJc w:val="left"/>
      <w:pPr>
        <w:ind w:left="3705" w:hanging="360"/>
      </w:pPr>
      <w:rPr>
        <w:rFonts w:ascii="Courier New" w:hAnsi="Courier New" w:cs="Courier New" w:hint="default"/>
      </w:rPr>
    </w:lvl>
    <w:lvl w:ilvl="5" w:tplc="10090005" w:tentative="1">
      <w:start w:val="1"/>
      <w:numFmt w:val="bullet"/>
      <w:lvlText w:val=""/>
      <w:lvlJc w:val="left"/>
      <w:pPr>
        <w:ind w:left="4425" w:hanging="360"/>
      </w:pPr>
      <w:rPr>
        <w:rFonts w:ascii="Wingdings" w:hAnsi="Wingdings" w:hint="default"/>
      </w:rPr>
    </w:lvl>
    <w:lvl w:ilvl="6" w:tplc="10090001" w:tentative="1">
      <w:start w:val="1"/>
      <w:numFmt w:val="bullet"/>
      <w:lvlText w:val=""/>
      <w:lvlJc w:val="left"/>
      <w:pPr>
        <w:ind w:left="5145" w:hanging="360"/>
      </w:pPr>
      <w:rPr>
        <w:rFonts w:ascii="Symbol" w:hAnsi="Symbol" w:hint="default"/>
      </w:rPr>
    </w:lvl>
    <w:lvl w:ilvl="7" w:tplc="10090003" w:tentative="1">
      <w:start w:val="1"/>
      <w:numFmt w:val="bullet"/>
      <w:lvlText w:val="o"/>
      <w:lvlJc w:val="left"/>
      <w:pPr>
        <w:ind w:left="5865" w:hanging="360"/>
      </w:pPr>
      <w:rPr>
        <w:rFonts w:ascii="Courier New" w:hAnsi="Courier New" w:cs="Courier New" w:hint="default"/>
      </w:rPr>
    </w:lvl>
    <w:lvl w:ilvl="8" w:tplc="10090005" w:tentative="1">
      <w:start w:val="1"/>
      <w:numFmt w:val="bullet"/>
      <w:lvlText w:val=""/>
      <w:lvlJc w:val="left"/>
      <w:pPr>
        <w:ind w:left="6585" w:hanging="360"/>
      </w:pPr>
      <w:rPr>
        <w:rFonts w:ascii="Wingdings" w:hAnsi="Wingdings" w:hint="default"/>
      </w:rPr>
    </w:lvl>
  </w:abstractNum>
  <w:abstractNum w:abstractNumId="2">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6"/>
  </w:num>
  <w:num w:numId="4">
    <w:abstractNumId w:val="0"/>
  </w:num>
  <w:num w:numId="5">
    <w:abstractNumId w:val="4"/>
  </w:num>
  <w:num w:numId="6">
    <w:abstractNumId w:val="3"/>
  </w:num>
  <w:num w:numId="7">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DisplayPageBoundaries/>
  <w:proofState w:spelling="clean" w:grammar="clean"/>
  <w:defaultTabStop w:val="720"/>
  <w:characterSpacingControl w:val="doNotCompress"/>
  <w:compat/>
  <w:rsids>
    <w:rsidRoot w:val="00BC7068"/>
    <w:rsid w:val="0001125C"/>
    <w:rsid w:val="00012FB7"/>
    <w:rsid w:val="00014B55"/>
    <w:rsid w:val="00024853"/>
    <w:rsid w:val="000315B5"/>
    <w:rsid w:val="00046535"/>
    <w:rsid w:val="00057AA9"/>
    <w:rsid w:val="0007225F"/>
    <w:rsid w:val="00095537"/>
    <w:rsid w:val="000A0BC7"/>
    <w:rsid w:val="000A280B"/>
    <w:rsid w:val="000B5DDB"/>
    <w:rsid w:val="000D3C07"/>
    <w:rsid w:val="000E633C"/>
    <w:rsid w:val="000F1F6C"/>
    <w:rsid w:val="0010156E"/>
    <w:rsid w:val="00106C13"/>
    <w:rsid w:val="001113A8"/>
    <w:rsid w:val="001127EC"/>
    <w:rsid w:val="00117C06"/>
    <w:rsid w:val="00121039"/>
    <w:rsid w:val="001359D8"/>
    <w:rsid w:val="00145D2A"/>
    <w:rsid w:val="0015069B"/>
    <w:rsid w:val="00152426"/>
    <w:rsid w:val="001671AD"/>
    <w:rsid w:val="0018447F"/>
    <w:rsid w:val="00184BE9"/>
    <w:rsid w:val="00190762"/>
    <w:rsid w:val="001A32EA"/>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4F85"/>
    <w:rsid w:val="002858C6"/>
    <w:rsid w:val="00290CC3"/>
    <w:rsid w:val="00291F62"/>
    <w:rsid w:val="002A3A3E"/>
    <w:rsid w:val="002A3D64"/>
    <w:rsid w:val="002A473F"/>
    <w:rsid w:val="002B01DE"/>
    <w:rsid w:val="002D247B"/>
    <w:rsid w:val="002E6C84"/>
    <w:rsid w:val="002F0E80"/>
    <w:rsid w:val="002F61E6"/>
    <w:rsid w:val="002F6415"/>
    <w:rsid w:val="00300E75"/>
    <w:rsid w:val="00313517"/>
    <w:rsid w:val="003176B5"/>
    <w:rsid w:val="003178BA"/>
    <w:rsid w:val="00327924"/>
    <w:rsid w:val="003403DF"/>
    <w:rsid w:val="0034132E"/>
    <w:rsid w:val="003433ED"/>
    <w:rsid w:val="003445C6"/>
    <w:rsid w:val="003670E3"/>
    <w:rsid w:val="00380EFA"/>
    <w:rsid w:val="00382AB0"/>
    <w:rsid w:val="0038406C"/>
    <w:rsid w:val="003871B8"/>
    <w:rsid w:val="003926E9"/>
    <w:rsid w:val="00394444"/>
    <w:rsid w:val="003A06D2"/>
    <w:rsid w:val="003B1B7A"/>
    <w:rsid w:val="003C42E7"/>
    <w:rsid w:val="00403A8A"/>
    <w:rsid w:val="0041505A"/>
    <w:rsid w:val="00445A96"/>
    <w:rsid w:val="00460F8E"/>
    <w:rsid w:val="00462EC9"/>
    <w:rsid w:val="004641DE"/>
    <w:rsid w:val="00473175"/>
    <w:rsid w:val="00474B4B"/>
    <w:rsid w:val="00475CDD"/>
    <w:rsid w:val="00493AEA"/>
    <w:rsid w:val="00494946"/>
    <w:rsid w:val="004A597A"/>
    <w:rsid w:val="004B5931"/>
    <w:rsid w:val="004C4407"/>
    <w:rsid w:val="004C4E31"/>
    <w:rsid w:val="004D1FD4"/>
    <w:rsid w:val="004E44CF"/>
    <w:rsid w:val="004F535B"/>
    <w:rsid w:val="00501168"/>
    <w:rsid w:val="00503CE2"/>
    <w:rsid w:val="00511E13"/>
    <w:rsid w:val="00511E6B"/>
    <w:rsid w:val="005144DC"/>
    <w:rsid w:val="00516B3C"/>
    <w:rsid w:val="00520F92"/>
    <w:rsid w:val="005255CA"/>
    <w:rsid w:val="00547A49"/>
    <w:rsid w:val="00561437"/>
    <w:rsid w:val="00570E13"/>
    <w:rsid w:val="005714D3"/>
    <w:rsid w:val="00573EB0"/>
    <w:rsid w:val="00583FDF"/>
    <w:rsid w:val="00587A16"/>
    <w:rsid w:val="00587DC1"/>
    <w:rsid w:val="005A0ED0"/>
    <w:rsid w:val="005B2D09"/>
    <w:rsid w:val="005B328D"/>
    <w:rsid w:val="005D22F7"/>
    <w:rsid w:val="005D7010"/>
    <w:rsid w:val="005F79CC"/>
    <w:rsid w:val="006034E4"/>
    <w:rsid w:val="00604B78"/>
    <w:rsid w:val="00611A31"/>
    <w:rsid w:val="00626141"/>
    <w:rsid w:val="00630794"/>
    <w:rsid w:val="006308AA"/>
    <w:rsid w:val="006308C2"/>
    <w:rsid w:val="00635F27"/>
    <w:rsid w:val="00650D23"/>
    <w:rsid w:val="00665359"/>
    <w:rsid w:val="00674DA9"/>
    <w:rsid w:val="0069286C"/>
    <w:rsid w:val="00696892"/>
    <w:rsid w:val="006A47EC"/>
    <w:rsid w:val="006C301E"/>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219BE"/>
    <w:rsid w:val="00822B09"/>
    <w:rsid w:val="008312BD"/>
    <w:rsid w:val="00831B29"/>
    <w:rsid w:val="008363F2"/>
    <w:rsid w:val="00836E33"/>
    <w:rsid w:val="00846F8C"/>
    <w:rsid w:val="00857042"/>
    <w:rsid w:val="00866215"/>
    <w:rsid w:val="0087012E"/>
    <w:rsid w:val="00877EC3"/>
    <w:rsid w:val="00895435"/>
    <w:rsid w:val="008A0376"/>
    <w:rsid w:val="008A30D9"/>
    <w:rsid w:val="008B1AE2"/>
    <w:rsid w:val="008B2FDA"/>
    <w:rsid w:val="008B619E"/>
    <w:rsid w:val="008C0DAC"/>
    <w:rsid w:val="008D1F57"/>
    <w:rsid w:val="008D23DD"/>
    <w:rsid w:val="008D45B0"/>
    <w:rsid w:val="008E55B8"/>
    <w:rsid w:val="008F7D57"/>
    <w:rsid w:val="009140C5"/>
    <w:rsid w:val="00926851"/>
    <w:rsid w:val="009330DA"/>
    <w:rsid w:val="00941C69"/>
    <w:rsid w:val="0094445B"/>
    <w:rsid w:val="00962CE8"/>
    <w:rsid w:val="00965AFF"/>
    <w:rsid w:val="009763DC"/>
    <w:rsid w:val="0098300B"/>
    <w:rsid w:val="00986BA9"/>
    <w:rsid w:val="00992DFD"/>
    <w:rsid w:val="009B1E11"/>
    <w:rsid w:val="009B2FA4"/>
    <w:rsid w:val="009B36D4"/>
    <w:rsid w:val="009B7DC9"/>
    <w:rsid w:val="009C160F"/>
    <w:rsid w:val="009C1F9F"/>
    <w:rsid w:val="009D1C5E"/>
    <w:rsid w:val="009D417B"/>
    <w:rsid w:val="009D7B43"/>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551D"/>
    <w:rsid w:val="00AB5AF6"/>
    <w:rsid w:val="00AB7C97"/>
    <w:rsid w:val="00AC558E"/>
    <w:rsid w:val="00AC787D"/>
    <w:rsid w:val="00AE6D25"/>
    <w:rsid w:val="00B04A0F"/>
    <w:rsid w:val="00B230A4"/>
    <w:rsid w:val="00B2743D"/>
    <w:rsid w:val="00B34645"/>
    <w:rsid w:val="00B34F11"/>
    <w:rsid w:val="00B44C36"/>
    <w:rsid w:val="00B50554"/>
    <w:rsid w:val="00B560CE"/>
    <w:rsid w:val="00B56912"/>
    <w:rsid w:val="00B70DFF"/>
    <w:rsid w:val="00B71DA6"/>
    <w:rsid w:val="00B90A7A"/>
    <w:rsid w:val="00B92E4F"/>
    <w:rsid w:val="00B949A3"/>
    <w:rsid w:val="00B96458"/>
    <w:rsid w:val="00BB68C3"/>
    <w:rsid w:val="00BC43CC"/>
    <w:rsid w:val="00BC7068"/>
    <w:rsid w:val="00BD1977"/>
    <w:rsid w:val="00BE1656"/>
    <w:rsid w:val="00BE171E"/>
    <w:rsid w:val="00BE7152"/>
    <w:rsid w:val="00BF02CD"/>
    <w:rsid w:val="00BF5B8A"/>
    <w:rsid w:val="00BF7F96"/>
    <w:rsid w:val="00C06F49"/>
    <w:rsid w:val="00C1073F"/>
    <w:rsid w:val="00C177BB"/>
    <w:rsid w:val="00C208BD"/>
    <w:rsid w:val="00C23B01"/>
    <w:rsid w:val="00C23D81"/>
    <w:rsid w:val="00C25905"/>
    <w:rsid w:val="00C25B70"/>
    <w:rsid w:val="00C34834"/>
    <w:rsid w:val="00C3654E"/>
    <w:rsid w:val="00C469A7"/>
    <w:rsid w:val="00C63ABA"/>
    <w:rsid w:val="00C7230A"/>
    <w:rsid w:val="00C72483"/>
    <w:rsid w:val="00C81024"/>
    <w:rsid w:val="00C9494C"/>
    <w:rsid w:val="00C94C9D"/>
    <w:rsid w:val="00CA0F31"/>
    <w:rsid w:val="00CA63FC"/>
    <w:rsid w:val="00CB0B15"/>
    <w:rsid w:val="00CB2AB3"/>
    <w:rsid w:val="00CB47DA"/>
    <w:rsid w:val="00CC04AA"/>
    <w:rsid w:val="00CD4000"/>
    <w:rsid w:val="00CD4C48"/>
    <w:rsid w:val="00CF521E"/>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2C13"/>
    <w:rsid w:val="00DD787F"/>
    <w:rsid w:val="00DF2D36"/>
    <w:rsid w:val="00E047A0"/>
    <w:rsid w:val="00E0694B"/>
    <w:rsid w:val="00E1319B"/>
    <w:rsid w:val="00E2143B"/>
    <w:rsid w:val="00E23DE5"/>
    <w:rsid w:val="00E30C3C"/>
    <w:rsid w:val="00E33FE3"/>
    <w:rsid w:val="00E351A6"/>
    <w:rsid w:val="00E462B7"/>
    <w:rsid w:val="00E541E2"/>
    <w:rsid w:val="00E552ED"/>
    <w:rsid w:val="00E56BC3"/>
    <w:rsid w:val="00E72C88"/>
    <w:rsid w:val="00E966A9"/>
    <w:rsid w:val="00EA1FC5"/>
    <w:rsid w:val="00EA58B9"/>
    <w:rsid w:val="00EA7A6A"/>
    <w:rsid w:val="00EC71A3"/>
    <w:rsid w:val="00EE2CFB"/>
    <w:rsid w:val="00EE7D33"/>
    <w:rsid w:val="00EF669C"/>
    <w:rsid w:val="00F06D90"/>
    <w:rsid w:val="00F12666"/>
    <w:rsid w:val="00F136AB"/>
    <w:rsid w:val="00F22885"/>
    <w:rsid w:val="00F2596E"/>
    <w:rsid w:val="00F31F4F"/>
    <w:rsid w:val="00F37ED4"/>
    <w:rsid w:val="00F40F50"/>
    <w:rsid w:val="00F53193"/>
    <w:rsid w:val="00F63080"/>
    <w:rsid w:val="00F65D8F"/>
    <w:rsid w:val="00F716AE"/>
    <w:rsid w:val="00F944DC"/>
    <w:rsid w:val="00F9557A"/>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86</TotalTime>
  <Pages>15</Pages>
  <Words>7188</Words>
  <Characters>4097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480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37</cp:revision>
  <cp:lastPrinted>2013-01-31T21:45:00Z</cp:lastPrinted>
  <dcterms:created xsi:type="dcterms:W3CDTF">2012-12-17T15:26:00Z</dcterms:created>
  <dcterms:modified xsi:type="dcterms:W3CDTF">2013-02-01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eIeOJ7kD"/&gt;&lt;style id="http://www.zotero.org/styles/harvard1-nodisambiguatebynames" hasBibliography="1" bibliographyStyleHasBeenSet="0"/&gt;&lt;prefs&gt;&lt;pref name="fieldType" value="Field"/&gt;&lt;pref name="</vt:lpwstr>
  </property>
  <property fmtid="{D5CDD505-2E9C-101B-9397-08002B2CF9AE}" pid="3" name="ZOTERO_PREF_2">
    <vt:lpwstr>storeReferences" value="true"/&gt;&lt;pref name="noteType" value="0"/&gt;&lt;/prefs&gt;&lt;/data&gt;</vt:lpwstr>
  </property>
</Properties>
</file>